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D9A10B2" w14:textId="34FA8CD5" w:rsidR="00D871E0" w:rsidRPr="003F3F86" w:rsidRDefault="00AD5EF0" w:rsidP="00D871E0">
      <w:pPr>
        <w:pStyle w:val="SMHeading"/>
        <w:spacing w:line="480" w:lineRule="auto"/>
      </w:pPr>
      <w:r>
        <w:t xml:space="preserve">Supplementary File </w:t>
      </w:r>
      <w:r w:rsidR="00D871E0" w:rsidRPr="003F3F86">
        <w:t>2.</w:t>
      </w:r>
    </w:p>
    <w:p w14:paraId="4A7F65F0" w14:textId="77777777" w:rsidR="00D871E0" w:rsidRPr="003F3F86" w:rsidRDefault="00D871E0" w:rsidP="00D871E0">
      <w:pPr>
        <w:pStyle w:val="SMcaption"/>
        <w:spacing w:line="480" w:lineRule="auto"/>
        <w:rPr>
          <w:szCs w:val="24"/>
        </w:rPr>
      </w:pPr>
      <w:r>
        <w:rPr>
          <w:szCs w:val="24"/>
        </w:rPr>
        <w:t>List of plasmids used in this study.</w:t>
      </w:r>
    </w:p>
    <w:p w14:paraId="147689F9" w14:textId="77777777" w:rsidR="00D871E0" w:rsidRPr="003F3F86" w:rsidRDefault="00D871E0" w:rsidP="00D871E0">
      <w:pPr>
        <w:pStyle w:val="SMcaption"/>
        <w:spacing w:line="480" w:lineRule="auto"/>
        <w:rPr>
          <w:szCs w:val="24"/>
        </w:rPr>
      </w:pPr>
    </w:p>
    <w:tbl>
      <w:tblPr>
        <w:tblStyle w:val="a3"/>
        <w:tblW w:w="5000" w:type="pct"/>
        <w:tblLook w:val="04A0" w:firstRow="1" w:lastRow="0" w:firstColumn="1" w:lastColumn="0" w:noHBand="0" w:noVBand="1"/>
      </w:tblPr>
      <w:tblGrid>
        <w:gridCol w:w="2105"/>
        <w:gridCol w:w="3195"/>
        <w:gridCol w:w="3194"/>
      </w:tblGrid>
      <w:tr w:rsidR="00D871E0" w:rsidRPr="00025CFE" w14:paraId="2E5E7487" w14:textId="77777777" w:rsidTr="003B301E">
        <w:tc>
          <w:tcPr>
            <w:tcW w:w="1239" w:type="pct"/>
          </w:tcPr>
          <w:p w14:paraId="2297CA82" w14:textId="77777777" w:rsidR="00D871E0" w:rsidRPr="00025CFE" w:rsidRDefault="00D871E0" w:rsidP="003B301E">
            <w:pPr>
              <w:spacing w:line="48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lasmid #</w:t>
            </w:r>
          </w:p>
        </w:tc>
        <w:tc>
          <w:tcPr>
            <w:tcW w:w="1881" w:type="pct"/>
          </w:tcPr>
          <w:p w14:paraId="3440A7C8" w14:textId="77777777" w:rsidR="00D871E0" w:rsidRPr="00025CFE" w:rsidRDefault="00D871E0" w:rsidP="003B301E">
            <w:pPr>
              <w:spacing w:line="48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lasmid</w:t>
            </w:r>
            <w:r w:rsidRPr="00025CFE">
              <w:rPr>
                <w:sz w:val="22"/>
                <w:szCs w:val="22"/>
              </w:rPr>
              <w:t xml:space="preserve"> name</w:t>
            </w:r>
          </w:p>
        </w:tc>
        <w:tc>
          <w:tcPr>
            <w:tcW w:w="1881" w:type="pct"/>
          </w:tcPr>
          <w:p w14:paraId="2F71733B" w14:textId="77777777" w:rsidR="00D871E0" w:rsidRDefault="00D871E0" w:rsidP="003B301E">
            <w:pPr>
              <w:spacing w:line="480" w:lineRule="auto"/>
              <w:rPr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N</w:t>
            </w:r>
            <w:r>
              <w:rPr>
                <w:sz w:val="22"/>
                <w:szCs w:val="22"/>
              </w:rPr>
              <w:t>otes</w:t>
            </w:r>
          </w:p>
        </w:tc>
      </w:tr>
      <w:tr w:rsidR="00D871E0" w:rsidRPr="00025CFE" w14:paraId="6E317944" w14:textId="77777777" w:rsidTr="003B301E">
        <w:tc>
          <w:tcPr>
            <w:tcW w:w="1239" w:type="pct"/>
          </w:tcPr>
          <w:p w14:paraId="78A92D91" w14:textId="77777777" w:rsidR="00D871E0" w:rsidRDefault="00D871E0" w:rsidP="003B301E">
            <w:pPr>
              <w:spacing w:line="480" w:lineRule="auto"/>
              <w:rPr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1</w:t>
            </w:r>
          </w:p>
        </w:tc>
        <w:tc>
          <w:tcPr>
            <w:tcW w:w="1881" w:type="pct"/>
          </w:tcPr>
          <w:p w14:paraId="0D45FB4E" w14:textId="77777777" w:rsidR="00D871E0" w:rsidRPr="00025CFE" w:rsidRDefault="00D871E0" w:rsidP="003B301E">
            <w:pPr>
              <w:spacing w:line="480" w:lineRule="auto"/>
              <w:rPr>
                <w:sz w:val="22"/>
                <w:szCs w:val="22"/>
              </w:rPr>
            </w:pPr>
            <w:r w:rsidRPr="001542C6">
              <w:rPr>
                <w:sz w:val="22"/>
                <w:szCs w:val="22"/>
              </w:rPr>
              <w:t>pENTR-hMPI</w:t>
            </w:r>
          </w:p>
        </w:tc>
        <w:tc>
          <w:tcPr>
            <w:tcW w:w="1881" w:type="pct"/>
          </w:tcPr>
          <w:p w14:paraId="50C69AE7" w14:textId="77777777" w:rsidR="00D871E0" w:rsidRPr="001542C6" w:rsidRDefault="00D871E0" w:rsidP="003B301E">
            <w:pPr>
              <w:spacing w:line="480" w:lineRule="auto"/>
              <w:rPr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T</w:t>
            </w:r>
            <w:r>
              <w:rPr>
                <w:sz w:val="22"/>
                <w:szCs w:val="22"/>
              </w:rPr>
              <w:t>his study</w:t>
            </w:r>
          </w:p>
        </w:tc>
      </w:tr>
      <w:tr w:rsidR="00D871E0" w:rsidRPr="00025CFE" w14:paraId="0BD0233A" w14:textId="77777777" w:rsidTr="003B301E">
        <w:tc>
          <w:tcPr>
            <w:tcW w:w="1239" w:type="pct"/>
          </w:tcPr>
          <w:p w14:paraId="7B060E60" w14:textId="77777777" w:rsidR="00D871E0" w:rsidRDefault="00D871E0" w:rsidP="003B301E">
            <w:pPr>
              <w:spacing w:line="480" w:lineRule="auto"/>
              <w:rPr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2</w:t>
            </w:r>
          </w:p>
        </w:tc>
        <w:tc>
          <w:tcPr>
            <w:tcW w:w="1881" w:type="pct"/>
          </w:tcPr>
          <w:p w14:paraId="32626FA3" w14:textId="77777777" w:rsidR="00D871E0" w:rsidRPr="00025CFE" w:rsidRDefault="00D871E0" w:rsidP="003B301E">
            <w:pPr>
              <w:spacing w:line="480" w:lineRule="auto"/>
              <w:rPr>
                <w:sz w:val="22"/>
                <w:szCs w:val="22"/>
              </w:rPr>
            </w:pPr>
            <w:r w:rsidRPr="001542C6">
              <w:rPr>
                <w:sz w:val="22"/>
                <w:szCs w:val="22"/>
              </w:rPr>
              <w:t>pMXs-Neo-hMPI</w:t>
            </w:r>
          </w:p>
        </w:tc>
        <w:tc>
          <w:tcPr>
            <w:tcW w:w="1881" w:type="pct"/>
          </w:tcPr>
          <w:p w14:paraId="05619650" w14:textId="77777777" w:rsidR="00D871E0" w:rsidRPr="001542C6" w:rsidRDefault="00D871E0" w:rsidP="003B301E">
            <w:pPr>
              <w:spacing w:line="480" w:lineRule="auto"/>
              <w:rPr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T</w:t>
            </w:r>
            <w:r>
              <w:rPr>
                <w:sz w:val="22"/>
                <w:szCs w:val="22"/>
              </w:rPr>
              <w:t>his study</w:t>
            </w:r>
          </w:p>
        </w:tc>
      </w:tr>
      <w:tr w:rsidR="00D871E0" w:rsidRPr="00025CFE" w14:paraId="2564CAA5" w14:textId="77777777" w:rsidTr="003B301E">
        <w:tc>
          <w:tcPr>
            <w:tcW w:w="1239" w:type="pct"/>
          </w:tcPr>
          <w:p w14:paraId="4AE42955" w14:textId="77777777" w:rsidR="00D871E0" w:rsidRDefault="00D871E0" w:rsidP="003B301E">
            <w:pPr>
              <w:spacing w:line="480" w:lineRule="auto"/>
              <w:rPr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3</w:t>
            </w:r>
          </w:p>
        </w:tc>
        <w:tc>
          <w:tcPr>
            <w:tcW w:w="1881" w:type="pct"/>
          </w:tcPr>
          <w:p w14:paraId="2E1283BD" w14:textId="77777777" w:rsidR="00D871E0" w:rsidRPr="00CF020A" w:rsidRDefault="00D871E0" w:rsidP="003B301E">
            <w:pPr>
              <w:spacing w:line="480" w:lineRule="auto"/>
              <w:rPr>
                <w:sz w:val="22"/>
                <w:szCs w:val="22"/>
              </w:rPr>
            </w:pPr>
            <w:r w:rsidRPr="00CF020A">
              <w:rPr>
                <w:sz w:val="22"/>
                <w:szCs w:val="22"/>
              </w:rPr>
              <w:t>mCherry-hCdt1(1/100)Cy(-)/pcDNA3</w:t>
            </w:r>
          </w:p>
        </w:tc>
        <w:tc>
          <w:tcPr>
            <w:tcW w:w="1881" w:type="pct"/>
          </w:tcPr>
          <w:p w14:paraId="1754A5AE" w14:textId="77777777" w:rsidR="00D871E0" w:rsidRPr="006E7566" w:rsidRDefault="00D871E0" w:rsidP="003B301E">
            <w:pPr>
              <w:spacing w:line="480" w:lineRule="auto"/>
              <w:rPr>
                <w:sz w:val="22"/>
                <w:szCs w:val="22"/>
                <w:highlight w:val="yellow"/>
              </w:rPr>
            </w:pPr>
            <w:r w:rsidRPr="00B83D5C">
              <w:rPr>
                <w:sz w:val="22"/>
                <w:szCs w:val="22"/>
              </w:rPr>
              <w:fldChar w:fldCharType="begin">
                <w:fldData xml:space="preserve">PEVuZE5vdGU+PENpdGU+PEF1dGhvcj5TYWthdWUtU2F3YW5vPC9BdXRob3I+PFllYXI+MjAxNzwv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</w:fldData>
              </w:fldChar>
            </w:r>
            <w:r w:rsidRPr="00B83D5C">
              <w:rPr>
                <w:sz w:val="22"/>
                <w:szCs w:val="22"/>
              </w:rPr>
              <w:instrText xml:space="preserve"> ADDIN EN.CITE </w:instrText>
            </w:r>
            <w:r w:rsidRPr="00B83D5C">
              <w:rPr>
                <w:sz w:val="22"/>
                <w:szCs w:val="22"/>
              </w:rPr>
              <w:fldChar w:fldCharType="begin">
                <w:fldData xml:space="preserve">PEVuZE5vdGU+PENpdGU+PEF1dGhvcj5TYWthdWUtU2F3YW5vPC9BdXRob3I+PFllYXI+MjAxNzwv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</w:fldData>
              </w:fldChar>
            </w:r>
            <w:r w:rsidRPr="00B83D5C">
              <w:rPr>
                <w:sz w:val="22"/>
                <w:szCs w:val="22"/>
              </w:rPr>
              <w:instrText xml:space="preserve"> ADDIN EN.CITE.DATA </w:instrText>
            </w:r>
            <w:r w:rsidRPr="00B83D5C">
              <w:rPr>
                <w:sz w:val="22"/>
                <w:szCs w:val="22"/>
              </w:rPr>
            </w:r>
            <w:r w:rsidRPr="00B83D5C">
              <w:rPr>
                <w:sz w:val="22"/>
                <w:szCs w:val="22"/>
              </w:rPr>
              <w:fldChar w:fldCharType="end"/>
            </w:r>
            <w:r w:rsidRPr="00B83D5C">
              <w:rPr>
                <w:sz w:val="22"/>
                <w:szCs w:val="22"/>
              </w:rPr>
            </w:r>
            <w:r w:rsidRPr="00B83D5C">
              <w:rPr>
                <w:sz w:val="22"/>
                <w:szCs w:val="22"/>
              </w:rPr>
              <w:fldChar w:fldCharType="separate"/>
            </w:r>
            <w:r w:rsidRPr="00B83D5C">
              <w:rPr>
                <w:sz w:val="22"/>
                <w:szCs w:val="22"/>
              </w:rPr>
              <w:t xml:space="preserve">(Sakaue-Sawano </w:t>
            </w:r>
            <w:r w:rsidRPr="00B83D5C">
              <w:rPr>
                <w:i/>
                <w:iCs/>
                <w:sz w:val="22"/>
                <w:szCs w:val="22"/>
              </w:rPr>
              <w:t>et al</w:t>
            </w:r>
            <w:r w:rsidRPr="00B83D5C">
              <w:rPr>
                <w:sz w:val="22"/>
                <w:szCs w:val="22"/>
              </w:rPr>
              <w:t>., 2017)</w:t>
            </w:r>
            <w:r w:rsidRPr="00B83D5C">
              <w:rPr>
                <w:sz w:val="22"/>
                <w:szCs w:val="22"/>
              </w:rPr>
              <w:fldChar w:fldCharType="end"/>
            </w:r>
          </w:p>
        </w:tc>
      </w:tr>
      <w:tr w:rsidR="00D871E0" w:rsidRPr="00025CFE" w14:paraId="086AEDBF" w14:textId="77777777" w:rsidTr="003B301E">
        <w:tc>
          <w:tcPr>
            <w:tcW w:w="1239" w:type="pct"/>
          </w:tcPr>
          <w:p w14:paraId="26BEEBE4" w14:textId="77777777" w:rsidR="00D871E0" w:rsidRPr="00025CFE" w:rsidRDefault="00D871E0" w:rsidP="003B301E">
            <w:pPr>
              <w:spacing w:line="480" w:lineRule="auto"/>
              <w:rPr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4</w:t>
            </w:r>
          </w:p>
        </w:tc>
        <w:tc>
          <w:tcPr>
            <w:tcW w:w="1881" w:type="pct"/>
          </w:tcPr>
          <w:p w14:paraId="056C5C67" w14:textId="77777777" w:rsidR="00D871E0" w:rsidRPr="00CF020A" w:rsidRDefault="00D871E0" w:rsidP="003B301E">
            <w:pPr>
              <w:spacing w:line="480" w:lineRule="auto"/>
              <w:rPr>
                <w:sz w:val="22"/>
                <w:szCs w:val="22"/>
              </w:rPr>
            </w:pPr>
            <w:r w:rsidRPr="00CF020A">
              <w:rPr>
                <w:sz w:val="22"/>
                <w:szCs w:val="22"/>
              </w:rPr>
              <w:t>pMXs-Neo-mCherry-hCdt1(1/100)Cy(-)</w:t>
            </w:r>
          </w:p>
        </w:tc>
        <w:tc>
          <w:tcPr>
            <w:tcW w:w="1881" w:type="pct"/>
          </w:tcPr>
          <w:p w14:paraId="29219557" w14:textId="77777777" w:rsidR="00D871E0" w:rsidRPr="00025CFE" w:rsidRDefault="00D871E0" w:rsidP="003B301E">
            <w:pPr>
              <w:spacing w:line="480" w:lineRule="auto"/>
              <w:rPr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T</w:t>
            </w:r>
            <w:r>
              <w:rPr>
                <w:sz w:val="22"/>
                <w:szCs w:val="22"/>
              </w:rPr>
              <w:t>his study</w:t>
            </w:r>
          </w:p>
        </w:tc>
      </w:tr>
      <w:tr w:rsidR="00D871E0" w:rsidRPr="00025CFE" w14:paraId="2D5DE50A" w14:textId="77777777" w:rsidTr="003B301E">
        <w:tc>
          <w:tcPr>
            <w:tcW w:w="1239" w:type="pct"/>
          </w:tcPr>
          <w:p w14:paraId="092F6246" w14:textId="77777777" w:rsidR="00D871E0" w:rsidRPr="00025CFE" w:rsidRDefault="00D871E0" w:rsidP="003B301E">
            <w:pPr>
              <w:spacing w:line="480" w:lineRule="auto"/>
              <w:rPr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5</w:t>
            </w:r>
          </w:p>
        </w:tc>
        <w:tc>
          <w:tcPr>
            <w:tcW w:w="1881" w:type="pct"/>
          </w:tcPr>
          <w:p w14:paraId="79D9DF82" w14:textId="77777777" w:rsidR="00D871E0" w:rsidRPr="00CF020A" w:rsidRDefault="00D871E0" w:rsidP="003B301E">
            <w:pPr>
              <w:spacing w:line="480" w:lineRule="auto"/>
              <w:rPr>
                <w:sz w:val="22"/>
                <w:szCs w:val="22"/>
              </w:rPr>
            </w:pPr>
            <w:r w:rsidRPr="00CF020A">
              <w:rPr>
                <w:sz w:val="22"/>
                <w:szCs w:val="22"/>
              </w:rPr>
              <w:t>pMMLV-mVenus-hGem(1/110):IRES:Bsd</w:t>
            </w:r>
          </w:p>
        </w:tc>
        <w:tc>
          <w:tcPr>
            <w:tcW w:w="1881" w:type="pct"/>
          </w:tcPr>
          <w:p w14:paraId="36607464" w14:textId="77777777" w:rsidR="00D871E0" w:rsidRPr="00025CFE" w:rsidRDefault="00D871E0" w:rsidP="003B301E">
            <w:pPr>
              <w:spacing w:line="480" w:lineRule="auto"/>
              <w:rPr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T</w:t>
            </w:r>
            <w:r>
              <w:rPr>
                <w:sz w:val="22"/>
                <w:szCs w:val="22"/>
              </w:rPr>
              <w:t>his study</w:t>
            </w:r>
          </w:p>
        </w:tc>
      </w:tr>
    </w:tbl>
    <w:p w14:paraId="062879C4" w14:textId="77777777" w:rsidR="00D871E0" w:rsidRPr="003F3F86" w:rsidRDefault="00D871E0" w:rsidP="00D871E0">
      <w:pPr>
        <w:pStyle w:val="SMcaption"/>
        <w:spacing w:line="480" w:lineRule="auto"/>
        <w:rPr>
          <w:szCs w:val="24"/>
        </w:rPr>
      </w:pPr>
    </w:p>
    <w:p w14:paraId="59D41278" w14:textId="77777777" w:rsidR="00D871E0" w:rsidRPr="003F3F86" w:rsidRDefault="00D871E0" w:rsidP="00D871E0">
      <w:pPr>
        <w:pStyle w:val="SMcaption"/>
        <w:spacing w:line="480" w:lineRule="auto"/>
        <w:rPr>
          <w:szCs w:val="24"/>
        </w:rPr>
      </w:pPr>
    </w:p>
    <w:p w14:paraId="40F46A8B" w14:textId="77777777" w:rsidR="005773DC" w:rsidRDefault="005773DC"/>
    <w:sectPr w:rsidR="005773DC"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游ゴシック Light">
    <w:panose1 w:val="020B0300000000000000"/>
    <w:charset w:val="80"/>
    <w:family w:val="swiss"/>
    <w:pitch w:val="variable"/>
    <w:sig w:usb0="E00002FF" w:usb1="2AC7FDFF" w:usb2="00000016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6"/>
  <w:bordersDoNotSurroundHeader/>
  <w:bordersDoNotSurroundFooter/>
  <w:defaultTabStop w:val="840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871E0"/>
    <w:rsid w:val="000141AE"/>
    <w:rsid w:val="00021D1F"/>
    <w:rsid w:val="00031FAE"/>
    <w:rsid w:val="000422D9"/>
    <w:rsid w:val="00051405"/>
    <w:rsid w:val="0005405C"/>
    <w:rsid w:val="00055E05"/>
    <w:rsid w:val="00060602"/>
    <w:rsid w:val="000654E9"/>
    <w:rsid w:val="00067A5E"/>
    <w:rsid w:val="00084EDA"/>
    <w:rsid w:val="000C5E94"/>
    <w:rsid w:val="000E153C"/>
    <w:rsid w:val="000E4983"/>
    <w:rsid w:val="000E6205"/>
    <w:rsid w:val="000F7172"/>
    <w:rsid w:val="000F779A"/>
    <w:rsid w:val="00100706"/>
    <w:rsid w:val="00100964"/>
    <w:rsid w:val="001030BB"/>
    <w:rsid w:val="001036F7"/>
    <w:rsid w:val="00107E32"/>
    <w:rsid w:val="00120EB4"/>
    <w:rsid w:val="00124540"/>
    <w:rsid w:val="00133488"/>
    <w:rsid w:val="00134481"/>
    <w:rsid w:val="00134F80"/>
    <w:rsid w:val="00135760"/>
    <w:rsid w:val="0014431F"/>
    <w:rsid w:val="00146DFA"/>
    <w:rsid w:val="00147479"/>
    <w:rsid w:val="001474F4"/>
    <w:rsid w:val="00154D85"/>
    <w:rsid w:val="00160516"/>
    <w:rsid w:val="00161CFB"/>
    <w:rsid w:val="00187D32"/>
    <w:rsid w:val="00195461"/>
    <w:rsid w:val="00197651"/>
    <w:rsid w:val="00197FBF"/>
    <w:rsid w:val="001A61ED"/>
    <w:rsid w:val="001A7C07"/>
    <w:rsid w:val="001E5F59"/>
    <w:rsid w:val="001F08FF"/>
    <w:rsid w:val="002016E5"/>
    <w:rsid w:val="00201E4D"/>
    <w:rsid w:val="002071CF"/>
    <w:rsid w:val="00207664"/>
    <w:rsid w:val="00210BFB"/>
    <w:rsid w:val="00212A68"/>
    <w:rsid w:val="00214EA8"/>
    <w:rsid w:val="00233FB6"/>
    <w:rsid w:val="002413C6"/>
    <w:rsid w:val="00246CEA"/>
    <w:rsid w:val="0025563A"/>
    <w:rsid w:val="0025795B"/>
    <w:rsid w:val="00264C13"/>
    <w:rsid w:val="002661FC"/>
    <w:rsid w:val="002A0B1E"/>
    <w:rsid w:val="002A1661"/>
    <w:rsid w:val="002A1708"/>
    <w:rsid w:val="002A366A"/>
    <w:rsid w:val="002B087C"/>
    <w:rsid w:val="002B3192"/>
    <w:rsid w:val="002B6E32"/>
    <w:rsid w:val="002B6FB4"/>
    <w:rsid w:val="002C7A56"/>
    <w:rsid w:val="002D4800"/>
    <w:rsid w:val="002E4246"/>
    <w:rsid w:val="00314488"/>
    <w:rsid w:val="00332744"/>
    <w:rsid w:val="0034240E"/>
    <w:rsid w:val="003548A4"/>
    <w:rsid w:val="00363E15"/>
    <w:rsid w:val="00365CAA"/>
    <w:rsid w:val="00391DB2"/>
    <w:rsid w:val="00396985"/>
    <w:rsid w:val="003A4141"/>
    <w:rsid w:val="003A4469"/>
    <w:rsid w:val="003B06ED"/>
    <w:rsid w:val="003B612E"/>
    <w:rsid w:val="003C5E88"/>
    <w:rsid w:val="003D2B07"/>
    <w:rsid w:val="003D2B7F"/>
    <w:rsid w:val="003D45A1"/>
    <w:rsid w:val="003E21DC"/>
    <w:rsid w:val="004033C0"/>
    <w:rsid w:val="00403750"/>
    <w:rsid w:val="00413E14"/>
    <w:rsid w:val="0044344B"/>
    <w:rsid w:val="00450386"/>
    <w:rsid w:val="00451F1C"/>
    <w:rsid w:val="004812E4"/>
    <w:rsid w:val="00482344"/>
    <w:rsid w:val="00487061"/>
    <w:rsid w:val="004A06DC"/>
    <w:rsid w:val="004A1FCD"/>
    <w:rsid w:val="004A7F58"/>
    <w:rsid w:val="004B0035"/>
    <w:rsid w:val="004C0F44"/>
    <w:rsid w:val="004C4081"/>
    <w:rsid w:val="004C5E61"/>
    <w:rsid w:val="004C5F24"/>
    <w:rsid w:val="004C731B"/>
    <w:rsid w:val="004E4A54"/>
    <w:rsid w:val="004E74EB"/>
    <w:rsid w:val="004F2209"/>
    <w:rsid w:val="00503D4E"/>
    <w:rsid w:val="00516B9B"/>
    <w:rsid w:val="00520A56"/>
    <w:rsid w:val="0052127A"/>
    <w:rsid w:val="0052785F"/>
    <w:rsid w:val="0053157A"/>
    <w:rsid w:val="00532E5F"/>
    <w:rsid w:val="005357B7"/>
    <w:rsid w:val="00544866"/>
    <w:rsid w:val="00556999"/>
    <w:rsid w:val="00557281"/>
    <w:rsid w:val="00563E1A"/>
    <w:rsid w:val="005739A3"/>
    <w:rsid w:val="00575BC8"/>
    <w:rsid w:val="005773DC"/>
    <w:rsid w:val="00581602"/>
    <w:rsid w:val="00582061"/>
    <w:rsid w:val="005A47B3"/>
    <w:rsid w:val="005A73A1"/>
    <w:rsid w:val="005B0B23"/>
    <w:rsid w:val="005D56C3"/>
    <w:rsid w:val="005E5EB8"/>
    <w:rsid w:val="005F00D7"/>
    <w:rsid w:val="005F2388"/>
    <w:rsid w:val="006009E9"/>
    <w:rsid w:val="00600D88"/>
    <w:rsid w:val="00616154"/>
    <w:rsid w:val="00622AEE"/>
    <w:rsid w:val="00626909"/>
    <w:rsid w:val="00627494"/>
    <w:rsid w:val="00651DAC"/>
    <w:rsid w:val="0067315E"/>
    <w:rsid w:val="00677BC0"/>
    <w:rsid w:val="00681F22"/>
    <w:rsid w:val="00682964"/>
    <w:rsid w:val="006A067E"/>
    <w:rsid w:val="006B038A"/>
    <w:rsid w:val="006B1B6B"/>
    <w:rsid w:val="006B74C2"/>
    <w:rsid w:val="006D0498"/>
    <w:rsid w:val="006E5484"/>
    <w:rsid w:val="006F0834"/>
    <w:rsid w:val="006F3094"/>
    <w:rsid w:val="0070683E"/>
    <w:rsid w:val="007160A0"/>
    <w:rsid w:val="0071738D"/>
    <w:rsid w:val="00720860"/>
    <w:rsid w:val="0072100B"/>
    <w:rsid w:val="007304FF"/>
    <w:rsid w:val="00731882"/>
    <w:rsid w:val="00732874"/>
    <w:rsid w:val="00755D17"/>
    <w:rsid w:val="00764ED9"/>
    <w:rsid w:val="007A29BE"/>
    <w:rsid w:val="007A4559"/>
    <w:rsid w:val="007B1465"/>
    <w:rsid w:val="007B5338"/>
    <w:rsid w:val="007C13FB"/>
    <w:rsid w:val="007D07E0"/>
    <w:rsid w:val="007D5B0D"/>
    <w:rsid w:val="007F6D73"/>
    <w:rsid w:val="00805C64"/>
    <w:rsid w:val="0081457F"/>
    <w:rsid w:val="0082128C"/>
    <w:rsid w:val="00824BAF"/>
    <w:rsid w:val="0082686C"/>
    <w:rsid w:val="0083396C"/>
    <w:rsid w:val="00836F61"/>
    <w:rsid w:val="008409AE"/>
    <w:rsid w:val="00861E88"/>
    <w:rsid w:val="008729A3"/>
    <w:rsid w:val="00876125"/>
    <w:rsid w:val="00876C72"/>
    <w:rsid w:val="0088683D"/>
    <w:rsid w:val="00896123"/>
    <w:rsid w:val="008A714A"/>
    <w:rsid w:val="008B60D2"/>
    <w:rsid w:val="008B6D1E"/>
    <w:rsid w:val="008C60AA"/>
    <w:rsid w:val="008D266B"/>
    <w:rsid w:val="008F3326"/>
    <w:rsid w:val="00903A3A"/>
    <w:rsid w:val="00904DFA"/>
    <w:rsid w:val="009066B7"/>
    <w:rsid w:val="009149C7"/>
    <w:rsid w:val="009160FC"/>
    <w:rsid w:val="009330BA"/>
    <w:rsid w:val="009338CC"/>
    <w:rsid w:val="00937513"/>
    <w:rsid w:val="009436D5"/>
    <w:rsid w:val="00947BA1"/>
    <w:rsid w:val="00953B35"/>
    <w:rsid w:val="009649AF"/>
    <w:rsid w:val="009723F1"/>
    <w:rsid w:val="009820AB"/>
    <w:rsid w:val="009837C6"/>
    <w:rsid w:val="00986A76"/>
    <w:rsid w:val="009A4B82"/>
    <w:rsid w:val="009B0690"/>
    <w:rsid w:val="009B0E91"/>
    <w:rsid w:val="009B6276"/>
    <w:rsid w:val="009C4350"/>
    <w:rsid w:val="009C74FA"/>
    <w:rsid w:val="009D4AA1"/>
    <w:rsid w:val="009E0296"/>
    <w:rsid w:val="009E02E7"/>
    <w:rsid w:val="009F7C2A"/>
    <w:rsid w:val="00A1002B"/>
    <w:rsid w:val="00A10C21"/>
    <w:rsid w:val="00A120DF"/>
    <w:rsid w:val="00A179F8"/>
    <w:rsid w:val="00A21287"/>
    <w:rsid w:val="00A31F78"/>
    <w:rsid w:val="00A3230F"/>
    <w:rsid w:val="00A35E6C"/>
    <w:rsid w:val="00A46A89"/>
    <w:rsid w:val="00A66A58"/>
    <w:rsid w:val="00A73044"/>
    <w:rsid w:val="00A744C0"/>
    <w:rsid w:val="00A80156"/>
    <w:rsid w:val="00A90B1C"/>
    <w:rsid w:val="00A927F0"/>
    <w:rsid w:val="00AA418C"/>
    <w:rsid w:val="00AA7996"/>
    <w:rsid w:val="00AB2AC8"/>
    <w:rsid w:val="00AB4AF2"/>
    <w:rsid w:val="00AB6B5F"/>
    <w:rsid w:val="00AB7219"/>
    <w:rsid w:val="00AD4456"/>
    <w:rsid w:val="00AD5EF0"/>
    <w:rsid w:val="00AD6E85"/>
    <w:rsid w:val="00AE4D4D"/>
    <w:rsid w:val="00AE7416"/>
    <w:rsid w:val="00B30218"/>
    <w:rsid w:val="00B44B5A"/>
    <w:rsid w:val="00B4529B"/>
    <w:rsid w:val="00B50238"/>
    <w:rsid w:val="00B61B9D"/>
    <w:rsid w:val="00B76A75"/>
    <w:rsid w:val="00B824C0"/>
    <w:rsid w:val="00B8479D"/>
    <w:rsid w:val="00B906DB"/>
    <w:rsid w:val="00B93CA2"/>
    <w:rsid w:val="00B96C71"/>
    <w:rsid w:val="00B97111"/>
    <w:rsid w:val="00B97353"/>
    <w:rsid w:val="00BA0AAC"/>
    <w:rsid w:val="00BA7F40"/>
    <w:rsid w:val="00BB00A8"/>
    <w:rsid w:val="00BB7DFB"/>
    <w:rsid w:val="00BC42F6"/>
    <w:rsid w:val="00BD0CCB"/>
    <w:rsid w:val="00BD4A16"/>
    <w:rsid w:val="00BE636E"/>
    <w:rsid w:val="00C00D6C"/>
    <w:rsid w:val="00C114C1"/>
    <w:rsid w:val="00C17501"/>
    <w:rsid w:val="00C22310"/>
    <w:rsid w:val="00C3365F"/>
    <w:rsid w:val="00C449AD"/>
    <w:rsid w:val="00C46965"/>
    <w:rsid w:val="00C63C2B"/>
    <w:rsid w:val="00C7056F"/>
    <w:rsid w:val="00C71153"/>
    <w:rsid w:val="00C75972"/>
    <w:rsid w:val="00C81CF9"/>
    <w:rsid w:val="00C84956"/>
    <w:rsid w:val="00C939B9"/>
    <w:rsid w:val="00C95D7A"/>
    <w:rsid w:val="00CA2EBA"/>
    <w:rsid w:val="00CB277A"/>
    <w:rsid w:val="00CB59CC"/>
    <w:rsid w:val="00CC05E1"/>
    <w:rsid w:val="00CC24F6"/>
    <w:rsid w:val="00CD14B0"/>
    <w:rsid w:val="00CD2CB6"/>
    <w:rsid w:val="00CF387A"/>
    <w:rsid w:val="00CF3C49"/>
    <w:rsid w:val="00D048D9"/>
    <w:rsid w:val="00D24FAE"/>
    <w:rsid w:val="00D33996"/>
    <w:rsid w:val="00D339CA"/>
    <w:rsid w:val="00D445D0"/>
    <w:rsid w:val="00D462C6"/>
    <w:rsid w:val="00D51C31"/>
    <w:rsid w:val="00D543CE"/>
    <w:rsid w:val="00D66E62"/>
    <w:rsid w:val="00D7084B"/>
    <w:rsid w:val="00D726BC"/>
    <w:rsid w:val="00D805AB"/>
    <w:rsid w:val="00D814E8"/>
    <w:rsid w:val="00D871E0"/>
    <w:rsid w:val="00DA2087"/>
    <w:rsid w:val="00DA3C68"/>
    <w:rsid w:val="00DB549A"/>
    <w:rsid w:val="00DB781D"/>
    <w:rsid w:val="00DC1E81"/>
    <w:rsid w:val="00DC42BF"/>
    <w:rsid w:val="00DC6D74"/>
    <w:rsid w:val="00DD4B3D"/>
    <w:rsid w:val="00DE78E7"/>
    <w:rsid w:val="00E133CA"/>
    <w:rsid w:val="00E31CD8"/>
    <w:rsid w:val="00E323CC"/>
    <w:rsid w:val="00E33C3C"/>
    <w:rsid w:val="00E43CE8"/>
    <w:rsid w:val="00E45E15"/>
    <w:rsid w:val="00E46B0C"/>
    <w:rsid w:val="00E62CD3"/>
    <w:rsid w:val="00E743BF"/>
    <w:rsid w:val="00E74DC4"/>
    <w:rsid w:val="00E82CB2"/>
    <w:rsid w:val="00E8623E"/>
    <w:rsid w:val="00E94F39"/>
    <w:rsid w:val="00EB7D4E"/>
    <w:rsid w:val="00EF716E"/>
    <w:rsid w:val="00F070FE"/>
    <w:rsid w:val="00F1144D"/>
    <w:rsid w:val="00F3091F"/>
    <w:rsid w:val="00F31396"/>
    <w:rsid w:val="00F44707"/>
    <w:rsid w:val="00F47444"/>
    <w:rsid w:val="00F54B79"/>
    <w:rsid w:val="00F56183"/>
    <w:rsid w:val="00F6284B"/>
    <w:rsid w:val="00F707F8"/>
    <w:rsid w:val="00F70EF0"/>
    <w:rsid w:val="00F86205"/>
    <w:rsid w:val="00F94DA4"/>
    <w:rsid w:val="00FC04E7"/>
    <w:rsid w:val="00FC0763"/>
    <w:rsid w:val="00FC36EB"/>
    <w:rsid w:val="00FC49D9"/>
    <w:rsid w:val="00FD3784"/>
    <w:rsid w:val="00FE276D"/>
    <w:rsid w:val="00FF6B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C171EA6"/>
  <w15:chartTrackingRefBased/>
  <w15:docId w15:val="{7626B9FE-7E9E-854E-89D9-6F9F0AC385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D871E0"/>
    <w:rPr>
      <w:rFonts w:ascii="Times New Roman" w:hAnsi="Times New Roman" w:cs="Times New Roman"/>
      <w:kern w:val="0"/>
      <w:sz w:val="24"/>
      <w:szCs w:val="20"/>
      <w:lang w:eastAsia="en-US"/>
    </w:rPr>
  </w:style>
  <w:style w:type="paragraph" w:styleId="1">
    <w:name w:val="heading 1"/>
    <w:basedOn w:val="a"/>
    <w:next w:val="a"/>
    <w:link w:val="10"/>
    <w:uiPriority w:val="9"/>
    <w:qFormat/>
    <w:rsid w:val="00D871E0"/>
    <w:pPr>
      <w:keepNext/>
      <w:outlineLvl w:val="0"/>
    </w:pPr>
    <w:rPr>
      <w:rFonts w:asciiTheme="majorHAnsi" w:eastAsiaTheme="majorEastAsia" w:hAnsiTheme="majorHAnsi" w:cstheme="majorBidi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SMHeading">
    <w:name w:val="SM Heading"/>
    <w:basedOn w:val="1"/>
    <w:qFormat/>
    <w:rsid w:val="00D871E0"/>
    <w:pPr>
      <w:spacing w:before="240" w:after="60"/>
    </w:pPr>
    <w:rPr>
      <w:rFonts w:ascii="Times New Roman" w:eastAsiaTheme="minorEastAsia" w:hAnsi="Times New Roman" w:cs="Times New Roman"/>
      <w:b/>
      <w:bCs/>
      <w:kern w:val="32"/>
    </w:rPr>
  </w:style>
  <w:style w:type="paragraph" w:customStyle="1" w:styleId="SMcaption">
    <w:name w:val="SM caption"/>
    <w:basedOn w:val="a"/>
    <w:qFormat/>
    <w:rsid w:val="00D871E0"/>
  </w:style>
  <w:style w:type="table" w:styleId="a3">
    <w:name w:val="Table Grid"/>
    <w:basedOn w:val="a1"/>
    <w:uiPriority w:val="39"/>
    <w:rsid w:val="00D871E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10">
    <w:name w:val="見出し 1 (文字)"/>
    <w:basedOn w:val="a0"/>
    <w:link w:val="1"/>
    <w:uiPriority w:val="9"/>
    <w:rsid w:val="00D871E0"/>
    <w:rPr>
      <w:rFonts w:asciiTheme="majorHAnsi" w:eastAsiaTheme="majorEastAsia" w:hAnsiTheme="majorHAnsi" w:cstheme="majorBidi"/>
      <w:kern w:val="0"/>
      <w:sz w:val="2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52</Words>
  <Characters>298</Characters>
  <Application>Microsoft Office Word</Application>
  <DocSecurity>0</DocSecurity>
  <Lines>2</Lines>
  <Paragraphs>1</Paragraphs>
  <ScaleCrop>false</ScaleCrop>
  <Company/>
  <LinksUpToDate>false</LinksUpToDate>
  <CharactersWithSpaces>3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陽一郎 原田</dc:creator>
  <cp:keywords/>
  <dc:description/>
  <cp:lastModifiedBy>陽一郎 原田</cp:lastModifiedBy>
  <cp:revision>2</cp:revision>
  <dcterms:created xsi:type="dcterms:W3CDTF">2023-02-23T23:21:00Z</dcterms:created>
  <dcterms:modified xsi:type="dcterms:W3CDTF">2023-02-23T23:30:00Z</dcterms:modified>
</cp:coreProperties>
</file>